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  <w:r>
        <w:rPr>
          <w:noProof/>
          <w:lang w:eastAsia="es-ES"/>
        </w:rPr>
        <w:drawing>
          <wp:inline distT="0" distB="0" distL="0" distR="0">
            <wp:extent cx="1047750" cy="813180"/>
            <wp:effectExtent l="0" t="0" r="0" b="6350"/>
            <wp:docPr id="1" name="Imagen 1" descr="Resultado de imagen para itla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esultado de imagen para itlac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8940" cy="821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Instituto Tecnológico de Lázaro Cárdenas</w:t>
      </w:r>
    </w:p>
    <w:p w:rsidR="009E5BDF" w:rsidRDefault="009E5BDF" w:rsidP="009E5BDF">
      <w:pPr>
        <w:jc w:val="center"/>
      </w:pPr>
      <w:r>
        <w:br/>
      </w: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Conceptos Básicos del Protocolo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Taller de investigación II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Marco Antonio garduño medina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28/02/17</w:t>
      </w:r>
    </w:p>
    <w:p w:rsidR="002D7ACB" w:rsidRDefault="009E5BDF" w:rsidP="00E207D7">
      <w:r>
        <w:br w:type="page"/>
      </w:r>
    </w:p>
    <w:p w:rsidR="00E207D7" w:rsidRDefault="00E207D7" w:rsidP="00E207D7"/>
    <w:p w:rsidR="002D7ACB" w:rsidRDefault="002D7ACB" w:rsidP="002D7ACB">
      <w:pPr>
        <w:jc w:val="both"/>
      </w:pPr>
      <w:proofErr w:type="spellStart"/>
      <w:r>
        <w:t>Abstract</w:t>
      </w:r>
      <w:proofErr w:type="spellEnd"/>
    </w:p>
    <w:p w:rsidR="002D7ACB" w:rsidRPr="002D7ACB" w:rsidRDefault="001B0F0B" w:rsidP="001B0F0B">
      <w:pPr>
        <w:ind w:left="1416"/>
        <w:jc w:val="both"/>
        <w:rPr>
          <w:sz w:val="22"/>
        </w:rPr>
      </w:pPr>
      <w:r>
        <w:rPr>
          <w:sz w:val="22"/>
        </w:rPr>
        <w:t>“</w:t>
      </w:r>
      <w:r w:rsidR="002D7ACB" w:rsidRPr="002D7ACB">
        <w:rPr>
          <w:sz w:val="22"/>
        </w:rPr>
        <w:t xml:space="preserve">Es una síntesis, un sumario o resumen que informa específicamente de los contenidos y alcances de una propuesta de investigación sea esta parte de un informe final, de una tesis u otro tipo de documento afín. Mantiene internamente la estructura básica de información científicamente válida, es decir da cuenta del problema central de investigación y de las hipótesis como así también de los objetivos generales y la fundamentación teórica que </w:t>
      </w:r>
      <w:r>
        <w:rPr>
          <w:sz w:val="22"/>
        </w:rPr>
        <w:t>validará el proceso de pesquisa”</w:t>
      </w:r>
      <w:r w:rsidR="002D7ACB">
        <w:rPr>
          <w:sz w:val="22"/>
        </w:rPr>
        <w:t xml:space="preserve"> </w:t>
      </w:r>
      <w:r w:rsidR="002D7ACB">
        <w:rPr>
          <w:sz w:val="22"/>
        </w:rPr>
        <w:fldChar w:fldCharType="begin"/>
      </w:r>
      <w:r w:rsidR="002D7ACB">
        <w:rPr>
          <w:sz w:val="22"/>
        </w:rPr>
        <w:instrText xml:space="preserve"> ADDIN ZOTERO_ITEM CSL_CITATION {"citationID":"fOmyZ34L","properties":{"formattedCitation":"{\\rtf (\\uc0\\u8220{}Que es un abract\\uc0\\u8221{}, s/f)}","plainCitation":"(“Que es un abract”, s/f)"},"citationItems":[{"id":14,"uris":["http://zotero.org/users/local/Kj4Zz7eE/items/ISMZBECK"],"uri":["http://zotero.org/users/local/Kj4Zz7eE/items/ISMZBECK"],"itemData":{"id":14,"type":"webpage","title":"Que es un abract","URL":"http://www.sai.com.ar/kucoria/abstract.html","accessed":{"date-parts":[["2017",2,28]]}}}],"schema":"https://github.com/citation-style-language/schema/raw/master/csl-citation.json"} </w:instrText>
      </w:r>
      <w:r w:rsidR="002D7ACB">
        <w:rPr>
          <w:sz w:val="22"/>
        </w:rPr>
        <w:fldChar w:fldCharType="separate"/>
      </w:r>
      <w:r w:rsidR="002D7ACB" w:rsidRPr="002D7ACB">
        <w:rPr>
          <w:rFonts w:cs="Times New Roman"/>
          <w:sz w:val="22"/>
          <w:szCs w:val="24"/>
        </w:rPr>
        <w:t>(“Que es un abract”, s/f)</w:t>
      </w:r>
      <w:r w:rsidR="002D7ACB">
        <w:rPr>
          <w:sz w:val="22"/>
        </w:rPr>
        <w:fldChar w:fldCharType="end"/>
      </w:r>
      <w:r>
        <w:rPr>
          <w:sz w:val="22"/>
        </w:rPr>
        <w:t>.</w:t>
      </w:r>
      <w:bookmarkStart w:id="0" w:name="_GoBack"/>
      <w:bookmarkEnd w:id="0"/>
    </w:p>
    <w:p w:rsidR="002D7ACB" w:rsidRDefault="002D7ACB" w:rsidP="00994DC1">
      <w:pPr>
        <w:jc w:val="both"/>
      </w:pPr>
    </w:p>
    <w:sectPr w:rsidR="002D7ACB" w:rsidSect="00E207D7">
      <w:headerReference w:type="default" r:id="rId8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23D72" w:rsidRDefault="00723D72" w:rsidP="00E207D7">
      <w:pPr>
        <w:spacing w:after="0" w:line="240" w:lineRule="auto"/>
      </w:pPr>
      <w:r>
        <w:separator/>
      </w:r>
    </w:p>
  </w:endnote>
  <w:endnote w:type="continuationSeparator" w:id="0">
    <w:p w:rsidR="00723D72" w:rsidRDefault="00723D72" w:rsidP="00E207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23D72" w:rsidRDefault="00723D72" w:rsidP="00E207D7">
      <w:pPr>
        <w:spacing w:after="0" w:line="240" w:lineRule="auto"/>
      </w:pPr>
      <w:r>
        <w:separator/>
      </w:r>
    </w:p>
  </w:footnote>
  <w:footnote w:type="continuationSeparator" w:id="0">
    <w:p w:rsidR="00723D72" w:rsidRDefault="00723D72" w:rsidP="00E207D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207D7" w:rsidRDefault="00E207D7" w:rsidP="00E207D7">
    <w:pPr>
      <w:jc w:val="center"/>
    </w:pPr>
    <w:r>
      <w:t xml:space="preserve">Conceptos Básicos del Protocolo                                                                                      </w:t>
    </w:r>
    <w:sdt>
      <w:sdtPr>
        <w:id w:val="2143612220"/>
        <w:docPartObj>
          <w:docPartGallery w:val="Page Numbers (Top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 w:rsidR="001B0F0B">
          <w:rPr>
            <w:noProof/>
          </w:rPr>
          <w:t>2</w:t>
        </w:r>
        <w:r>
          <w:fldChar w:fldCharType="end"/>
        </w:r>
      </w:sdtContent>
    </w:sdt>
  </w:p>
  <w:p w:rsidR="00E207D7" w:rsidRDefault="00E207D7">
    <w:pPr>
      <w:pStyle w:val="Encabezado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6098"/>
    <w:rsid w:val="00017B00"/>
    <w:rsid w:val="000246E6"/>
    <w:rsid w:val="00197BC2"/>
    <w:rsid w:val="001B0F0B"/>
    <w:rsid w:val="002D7ACB"/>
    <w:rsid w:val="00373C4E"/>
    <w:rsid w:val="004912A8"/>
    <w:rsid w:val="00595D22"/>
    <w:rsid w:val="006F6382"/>
    <w:rsid w:val="00723D72"/>
    <w:rsid w:val="007E3E4B"/>
    <w:rsid w:val="00994DC1"/>
    <w:rsid w:val="009E0E63"/>
    <w:rsid w:val="009E5BDF"/>
    <w:rsid w:val="00AE63DF"/>
    <w:rsid w:val="00C06D77"/>
    <w:rsid w:val="00DE31C4"/>
    <w:rsid w:val="00E207D7"/>
    <w:rsid w:val="00E21F14"/>
    <w:rsid w:val="00F96098"/>
    <w:rsid w:val="00FB1441"/>
    <w:rsid w:val="00FC6A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A3821F2-9578-419C-91EC-00556A4FB8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017B0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Bibliografa">
    <w:name w:val="Bibliography"/>
    <w:basedOn w:val="Normal"/>
    <w:next w:val="Normal"/>
    <w:uiPriority w:val="37"/>
    <w:unhideWhenUsed/>
    <w:rsid w:val="00017B00"/>
    <w:pPr>
      <w:spacing w:after="0" w:line="480" w:lineRule="auto"/>
      <w:ind w:left="720" w:hanging="720"/>
    </w:pPr>
  </w:style>
  <w:style w:type="character" w:customStyle="1" w:styleId="Ttulo1Car">
    <w:name w:val="Título 1 Car"/>
    <w:basedOn w:val="Fuentedeprrafopredeter"/>
    <w:link w:val="Ttulo1"/>
    <w:uiPriority w:val="9"/>
    <w:rsid w:val="00017B00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E207D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E207D7"/>
  </w:style>
  <w:style w:type="paragraph" w:styleId="Piedepgina">
    <w:name w:val="footer"/>
    <w:basedOn w:val="Normal"/>
    <w:link w:val="PiedepginaCar"/>
    <w:uiPriority w:val="99"/>
    <w:unhideWhenUsed/>
    <w:rsid w:val="00E207D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E207D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238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75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33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1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738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46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72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88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45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61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96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97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1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88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am14</b:Tag>
    <b:SourceType>Book</b:SourceType>
    <b:Guid>{9193E366-38E9-42DA-BF97-45234AEFDE90}</b:Guid>
    <b:Author>
      <b:Author>
        <b:NameList>
          <b:Person>
            <b:Last>Sampieri</b:Last>
            <b:First>Roberto</b:First>
            <b:Middle>Hernández</b:Middle>
          </b:Person>
        </b:NameList>
      </b:Author>
    </b:Author>
    <b:Title>Metodologia de la investigacion</b:Title>
    <b:Year>2014</b:Year>
    <b:City>Mexico D.F.</b:City>
    <b:Publisher>McGRAW-HILL</b:Publisher>
    <b:LCID>es-ES</b:LCID>
    <b:RefOrder>1</b:RefOrder>
  </b:Source>
</b:Sources>
</file>

<file path=customXml/itemProps1.xml><?xml version="1.0" encoding="utf-8"?>
<ds:datastoreItem xmlns:ds="http://schemas.openxmlformats.org/officeDocument/2006/customXml" ds:itemID="{5DE13FB4-E7C1-4277-8383-D46BE42E06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</TotalTime>
  <Pages>2</Pages>
  <Words>198</Words>
  <Characters>1089</Characters>
  <Application>Microsoft Office Word</Application>
  <DocSecurity>0</DocSecurity>
  <Lines>9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garduño</dc:creator>
  <cp:keywords/>
  <dc:description/>
  <cp:lastModifiedBy>marco garduño</cp:lastModifiedBy>
  <cp:revision>14</cp:revision>
  <dcterms:created xsi:type="dcterms:W3CDTF">2017-02-28T04:44:00Z</dcterms:created>
  <dcterms:modified xsi:type="dcterms:W3CDTF">2017-03-02T1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wGmaKk0L"/&gt;&lt;style id="http://www.zotero.org/styles/apa" locale="es-MX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